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0DAFD2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  <w:r w:rsidRPr="008D456E">
        <w:rPr>
          <w:rFonts w:ascii="Times New Roman" w:hAnsi="Times New Roman" w:cs="Times New Roman"/>
          <w:b/>
          <w:bCs/>
          <w:color w:val="000000" w:themeColor="text1"/>
        </w:rPr>
        <w:t>Association between components of the delirium syndrome and outcomes in hospitalised adults: a systematic review and meta-analysis.</w:t>
      </w:r>
    </w:p>
    <w:p w14:paraId="1E1EEFEC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</w:p>
    <w:p w14:paraId="23E6E21D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  <w:lang w:val="en-US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 xml:space="preserve">Authors: </w:t>
      </w:r>
    </w:p>
    <w:p w14:paraId="6B7D40E8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Zoë Tieges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1,2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zoe.tieges@ed.ac.uk</w:t>
      </w:r>
    </w:p>
    <w:p w14:paraId="3F300456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Terence Quinn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3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Terry.Quinn@glasgow.ac.uk</w:t>
      </w:r>
    </w:p>
    <w:p w14:paraId="30231B0E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proofErr w:type="spellStart"/>
      <w:r w:rsidRPr="008D456E">
        <w:rPr>
          <w:rFonts w:ascii="Times New Roman" w:hAnsi="Times New Roman" w:cs="Times New Roman"/>
          <w:bCs/>
          <w:color w:val="000000" w:themeColor="text1"/>
        </w:rPr>
        <w:t>Lorn</w:t>
      </w:r>
      <w:proofErr w:type="spellEnd"/>
      <w:r w:rsidRPr="008D456E">
        <w:rPr>
          <w:rFonts w:ascii="Times New Roman" w:hAnsi="Times New Roman" w:cs="Times New Roman"/>
          <w:bCs/>
          <w:color w:val="000000" w:themeColor="text1"/>
        </w:rPr>
        <w:t xml:space="preserve"> MacKenzie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4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lorn.mackenzie@nhslothian.scot.nhs.uk</w:t>
      </w:r>
    </w:p>
    <w:p w14:paraId="4DD1AA52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Daniel Davis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5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daniel.davis@ucl.ac.uk</w:t>
      </w:r>
    </w:p>
    <w:p w14:paraId="7F7FFB81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Graciela Muniz-Terrera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6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G.Muniz@ed.ac.uk</w:t>
      </w:r>
    </w:p>
    <w:p w14:paraId="6BE07D65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Alasdair M. J. MacLullich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1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a.maclullich@ed.ac.uk</w:t>
      </w:r>
    </w:p>
    <w:p w14:paraId="1E377D83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</w:pPr>
      <w:r w:rsidRPr="008D456E">
        <w:rPr>
          <w:rFonts w:ascii="Times New Roman" w:hAnsi="Times New Roman" w:cs="Times New Roman"/>
          <w:bCs/>
          <w:color w:val="000000" w:themeColor="text1"/>
        </w:rPr>
        <w:t>Susan D. Shenkin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1</w:t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</w:r>
      <w:r w:rsidRPr="008D456E">
        <w:rPr>
          <w:rFonts w:ascii="Times New Roman" w:hAnsi="Times New Roman" w:cs="Times New Roman"/>
          <w:bCs/>
          <w:color w:val="000000" w:themeColor="text1"/>
        </w:rPr>
        <w:tab/>
        <w:t>Susan.Shenkin@ed.ac.uk</w:t>
      </w:r>
    </w:p>
    <w:p w14:paraId="51D6BAC5" w14:textId="77777777" w:rsidR="008D456E" w:rsidRP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  <w:vertAlign w:val="superscript"/>
          <w:lang w:val="en-US"/>
        </w:rPr>
      </w:pPr>
    </w:p>
    <w:p w14:paraId="0866168B" w14:textId="4F7B84EC" w:rsidR="008D456E" w:rsidRDefault="008D456E" w:rsidP="008D456E">
      <w:pPr>
        <w:spacing w:line="480" w:lineRule="auto"/>
        <w:rPr>
          <w:rFonts w:ascii="Times New Roman" w:hAnsi="Times New Roman" w:cs="Times New Roman"/>
          <w:bCs/>
          <w:color w:val="000000" w:themeColor="text1"/>
        </w:rPr>
        <w:sectPr w:rsidR="008D456E" w:rsidSect="008D456E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1</w:t>
      </w:r>
      <w:r w:rsidRPr="008D456E">
        <w:rPr>
          <w:rFonts w:ascii="Times New Roman" w:hAnsi="Times New Roman" w:cs="Times New Roman"/>
          <w:bCs/>
          <w:color w:val="000000" w:themeColor="text1"/>
        </w:rPr>
        <w:t>Geriatric Medicine, Edinburgh Delirium Research Group, Usher Institute, University of Edinburgh, Edinburgh, Scotland, UK</w:t>
      </w:r>
      <w:r w:rsidRPr="008D456E">
        <w:rPr>
          <w:rFonts w:ascii="Times New Roman" w:hAnsi="Times New Roman" w:cs="Times New Roman"/>
          <w:bCs/>
          <w:color w:val="000000" w:themeColor="text1"/>
          <w:lang w:val="en-US"/>
        </w:rPr>
        <w:t xml:space="preserve">. 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2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School of Health and Life Sciences, Glasgow Caledonian University, Glasgow, Scotland, UK. 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3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Institute of Cardiovascular and Medical Sciences, University of Glasgow, Glasgow, UK. 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4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Academic and Clinical Central Office for Research &amp; Development, University of Edinburgh, Edinburgh, UK. 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5</w:t>
      </w:r>
      <w:r w:rsidRPr="008D456E">
        <w:rPr>
          <w:rFonts w:ascii="Times New Roman" w:hAnsi="Times New Roman" w:cs="Times New Roman"/>
          <w:bCs/>
          <w:color w:val="000000" w:themeColor="text1"/>
        </w:rPr>
        <w:t xml:space="preserve">MRC Unit for Lifelong Health and Ageing at University College London, London, UK. </w:t>
      </w:r>
      <w:r w:rsidRPr="008D456E">
        <w:rPr>
          <w:rFonts w:ascii="Times New Roman" w:hAnsi="Times New Roman" w:cs="Times New Roman"/>
          <w:bCs/>
          <w:color w:val="000000" w:themeColor="text1"/>
          <w:vertAlign w:val="superscript"/>
        </w:rPr>
        <w:t>6</w:t>
      </w:r>
      <w:r w:rsidRPr="008D456E">
        <w:rPr>
          <w:rFonts w:ascii="Times New Roman" w:hAnsi="Times New Roman" w:cs="Times New Roman"/>
          <w:bCs/>
          <w:color w:val="000000" w:themeColor="text1"/>
        </w:rPr>
        <w:t>Centre for Clinical Brain Sciences and Dementia Prevention, University of Edinburgh, Edinburgh, UK</w:t>
      </w:r>
    </w:p>
    <w:p w14:paraId="14D9E0B0" w14:textId="6F227676" w:rsidR="0078765C" w:rsidRDefault="00102B74" w:rsidP="002B1245">
      <w:pPr>
        <w:rPr>
          <w:rFonts w:ascii="Times New Roman" w:hAnsi="Times New Roman" w:cs="Times New Roman"/>
        </w:rPr>
      </w:pPr>
      <w:r w:rsidRPr="00102B74">
        <w:rPr>
          <w:rFonts w:ascii="Times New Roman" w:hAnsi="Times New Roman" w:cs="Times New Roman"/>
          <w:b/>
          <w:bCs/>
        </w:rPr>
        <w:lastRenderedPageBreak/>
        <w:t xml:space="preserve">Additional file 3. </w:t>
      </w:r>
      <w:r w:rsidR="002B1245" w:rsidRPr="00102B74">
        <w:rPr>
          <w:rFonts w:ascii="Times New Roman" w:hAnsi="Times New Roman" w:cs="Times New Roman"/>
          <w:b/>
          <w:bCs/>
        </w:rPr>
        <w:tab/>
      </w:r>
      <w:r w:rsidR="002B1245" w:rsidRPr="00102B74">
        <w:rPr>
          <w:rFonts w:ascii="Times New Roman" w:hAnsi="Times New Roman" w:cs="Times New Roman"/>
          <w:b/>
          <w:bCs/>
        </w:rPr>
        <w:tab/>
      </w:r>
      <w:r w:rsidR="00135CF2" w:rsidRPr="002424D9">
        <w:rPr>
          <w:rFonts w:ascii="Times New Roman" w:hAnsi="Times New Roman" w:cs="Times New Roman"/>
        </w:rPr>
        <w:t>Association between delirium symptom domain and mortality</w:t>
      </w:r>
      <w:r w:rsidR="00D177C6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Table 2 expanded</w:t>
      </w:r>
      <w:r w:rsidR="00D177C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.</w:t>
      </w:r>
    </w:p>
    <w:p w14:paraId="6771A1FC" w14:textId="77777777" w:rsidR="005736C0" w:rsidRPr="002424D9" w:rsidRDefault="005736C0" w:rsidP="005736C0">
      <w:pPr>
        <w:ind w:left="-1134"/>
      </w:pPr>
    </w:p>
    <w:p w14:paraId="0D603FC7" w14:textId="77777777" w:rsidR="005736C0" w:rsidRPr="002424D9" w:rsidRDefault="005736C0" w:rsidP="005736C0"/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23"/>
        <w:gridCol w:w="1277"/>
        <w:gridCol w:w="1447"/>
        <w:gridCol w:w="652"/>
        <w:gridCol w:w="2122"/>
        <w:gridCol w:w="1168"/>
        <w:gridCol w:w="1690"/>
        <w:gridCol w:w="1288"/>
        <w:gridCol w:w="3173"/>
      </w:tblGrid>
      <w:tr w:rsidR="005736C0" w:rsidRPr="005736C0" w14:paraId="7BC51A51" w14:textId="77777777" w:rsidTr="00EE2910">
        <w:trPr>
          <w:trHeight w:val="1140"/>
        </w:trPr>
        <w:tc>
          <w:tcPr>
            <w:tcW w:w="403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B791A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Delirium symptom domain</w:t>
            </w:r>
          </w:p>
        </w:tc>
        <w:tc>
          <w:tcPr>
            <w:tcW w:w="458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1C30B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519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046CB6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ortality</w:t>
            </w:r>
          </w:p>
        </w:tc>
        <w:tc>
          <w:tcPr>
            <w:tcW w:w="234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CB7BA6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tio type</w:t>
            </w:r>
          </w:p>
        </w:tc>
        <w:tc>
          <w:tcPr>
            <w:tcW w:w="761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538120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omparison</w:t>
            </w:r>
          </w:p>
        </w:tc>
        <w:tc>
          <w:tcPr>
            <w:tcW w:w="419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8D58BB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ssessment tool used for symptom domain</w:t>
            </w:r>
          </w:p>
        </w:tc>
        <w:tc>
          <w:tcPr>
            <w:tcW w:w="606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91C8F0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tio (95% CI)</w:t>
            </w:r>
          </w:p>
        </w:tc>
        <w:tc>
          <w:tcPr>
            <w:tcW w:w="462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D67236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1138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E83EFC" w14:textId="77777777" w:rsidR="005736C0" w:rsidRPr="005736C0" w:rsidRDefault="005736C0" w:rsidP="004219A5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djustments</w:t>
            </w:r>
          </w:p>
        </w:tc>
      </w:tr>
      <w:tr w:rsidR="005736C0" w:rsidRPr="005736C0" w14:paraId="45525FE9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8F8E49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ltered level of arousal</w:t>
            </w:r>
          </w:p>
        </w:tc>
      </w:tr>
      <w:tr w:rsidR="005736C0" w:rsidRPr="005736C0" w14:paraId="0C500E8A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363BE0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A3A5C4" w14:textId="1B257A31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rcez 20</w:t>
            </w:r>
            <w:r w:rsidR="00AE0F3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1B1C2E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-day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14F199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8528BD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ltered arousal vs. Normal arousal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78346" w14:textId="77777777" w:rsidR="00735A7B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S</w:t>
            </w:r>
            <w:r w:rsidR="00735A7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/</w:t>
            </w:r>
          </w:p>
          <w:p w14:paraId="5C78B04D" w14:textId="73B1D1B8" w:rsidR="005736C0" w:rsidRPr="005736C0" w:rsidRDefault="00735A7B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-CAM</w:t>
            </w:r>
          </w:p>
        </w:tc>
        <w:tc>
          <w:tcPr>
            <w:tcW w:w="606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4A54D" w14:textId="324CEAD2" w:rsid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2 (1.1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3)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/</w:t>
            </w:r>
          </w:p>
          <w:p w14:paraId="4BD95866" w14:textId="3854EE1F" w:rsidR="003C394F" w:rsidRDefault="003C394F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3 (1.66-3.27)</w:t>
            </w:r>
          </w:p>
          <w:p w14:paraId="1D106B6B" w14:textId="29A3A884" w:rsidR="003C394F" w:rsidRPr="005736C0" w:rsidRDefault="003C394F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F59B80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113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5B36BE" w14:textId="2B72A5B4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delirium, comorbidities, nutritional status, baseline cognitive impairment, polypharm</w:t>
            </w:r>
            <w:r w:rsidR="00735A7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y</w:t>
            </w:r>
          </w:p>
        </w:tc>
      </w:tr>
      <w:tr w:rsidR="005736C0" w:rsidRPr="005736C0" w14:paraId="377C370C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4A6CD1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3D7FF8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n 2017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31240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C01430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D367DB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rmal arousal/Delirium vs. 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3FE0C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S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5E2C2" w14:textId="55C0CC32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 (1.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4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89027F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189B1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morbidity burden, severity of illness, dementia, functional dependence, admission status</w:t>
            </w:r>
          </w:p>
        </w:tc>
      </w:tr>
      <w:tr w:rsidR="00EE2910" w:rsidRPr="005736C0" w14:paraId="745E4E4F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A21F25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9178D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D615B0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0B00B0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265499" w14:textId="055463A5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creased arousal/delirium vs. 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886ABD" w14:textId="117F6D09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S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73C9EC" w14:textId="58CC4D26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 (0.9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1646D7" w14:textId="2C73F550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A8735B" w14:textId="7796D101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morbidity burden, severity of illness, dementia, functional dependence, admission status</w:t>
            </w:r>
          </w:p>
        </w:tc>
      </w:tr>
      <w:tr w:rsidR="00EE2910" w:rsidRPr="005736C0" w14:paraId="6714E4D3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8EAFD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FC092B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F8967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B0C63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B02EC6" w14:textId="6FDD167C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creased arousal/Delirium vs. 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FF4E20" w14:textId="0FB48E75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S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65068E" w14:textId="40F646D1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 (0.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4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B942D6" w14:textId="067AD0FF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45F000" w14:textId="30B078C4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morbidity burden, severity of illness, dementia, functional dependence, admission status</w:t>
            </w:r>
          </w:p>
        </w:tc>
      </w:tr>
      <w:tr w:rsidR="00EE2910" w:rsidRPr="005736C0" w14:paraId="2956944D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3104B97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3309355" w14:textId="35118E5B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Han 2014</w:t>
            </w:r>
            <w:r w:rsidRPr="00EE291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990F58E" w14:textId="7D6C24AB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6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929129D" w14:textId="38C7BA3E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7BBFC8E" w14:textId="37777273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Altered vs Normal arousal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1D4C687" w14:textId="0B6FD626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RAS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AD0F4F2" w14:textId="69B88F96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1.73 (1.21</w:t>
            </w:r>
            <w:r w:rsidR="003C394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2.49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D51C1D4" w14:textId="63070204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&l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485BAA8" w14:textId="1EE52E32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910">
              <w:rPr>
                <w:rFonts w:ascii="Times New Roman" w:hAnsi="Times New Roman" w:cs="Times New Roman"/>
                <w:sz w:val="20"/>
                <w:szCs w:val="20"/>
              </w:rPr>
              <w:t>Age, sex, comorbidity burden, severity of illness, dementia, functional dependence, admission status, psychoactive medications</w:t>
            </w:r>
          </w:p>
        </w:tc>
      </w:tr>
      <w:tr w:rsidR="005736C0" w:rsidRPr="005736C0" w14:paraId="1E387461" w14:textId="77777777" w:rsidTr="00EE2910">
        <w:trPr>
          <w:trHeight w:val="86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58A8FE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7E5BF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ll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15C98C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E1CEC3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C5CC94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ltered vs Normal arousal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E6855" w14:textId="77777777" w:rsid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SLA</w:t>
            </w:r>
            <w:r w:rsidR="00735A7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/</w:t>
            </w:r>
          </w:p>
          <w:p w14:paraId="58463D61" w14:textId="119CEE65" w:rsidR="00735A7B" w:rsidRPr="005736C0" w:rsidRDefault="00735A7B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S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5AE3B1" w14:textId="77777777" w:rsidR="003C394F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1 (1.01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86)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/</w:t>
            </w:r>
          </w:p>
          <w:p w14:paraId="19AD9692" w14:textId="4A32F2F1" w:rsidR="003C394F" w:rsidRPr="003C394F" w:rsidRDefault="003C394F" w:rsidP="004219A5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3C394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.13(1.03-4.4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761AD5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F03545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morbidity burden, severity of illness</w:t>
            </w:r>
          </w:p>
        </w:tc>
      </w:tr>
      <w:tr w:rsidR="005736C0" w:rsidRPr="005736C0" w14:paraId="6E7BCE58" w14:textId="77777777" w:rsidTr="00EE2910">
        <w:trPr>
          <w:trHeight w:val="86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D57EAF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69EA6B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well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530BF9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rtality at any timepoint</w:t>
            </w:r>
            <w:r w:rsidRPr="005736C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FF2819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B21C5A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ltered arousal/Delirium vs. 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F6774B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-CAM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4B66D8" w14:textId="2D8D87A5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3 (0.98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9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B523D6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3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2CD1DC" w14:textId="77777777" w:rsidR="005736C0" w:rsidRPr="005736C0" w:rsidRDefault="005736C0" w:rsidP="004219A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-morbidity burden, pressure sores, severity of illness</w:t>
            </w:r>
          </w:p>
        </w:tc>
      </w:tr>
      <w:tr w:rsidR="00EE2910" w:rsidRPr="005736C0" w14:paraId="56B1BEB1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A7F59D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86546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ackson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603754" w14:textId="654BF2DA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4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37516E" w14:textId="692F896F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3BC07B" w14:textId="3CD0A119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Decreased vs. Normal arousal /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53E828" w14:textId="4E89785A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OSLA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FE0638" w14:textId="2795D1F7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3.18 (1.13</w:t>
            </w:r>
            <w:r w:rsidR="003C394F">
              <w:rPr>
                <w:rFonts w:ascii="Times New Roman" w:hAnsi="Times New Roman" w:cs="Times New Roman"/>
                <w:sz w:val="21"/>
                <w:szCs w:val="21"/>
              </w:rPr>
              <w:t>-</w:t>
            </w: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8.93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417B53" w14:textId="2AEB2D17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0.03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24BEA0" w14:textId="3CEE7177" w:rsidR="00EE2910" w:rsidRPr="00EE2910" w:rsidRDefault="00EE2910" w:rsidP="00EE2910">
            <w:pPr>
              <w:rPr>
                <w:rFonts w:ascii="Times New Roman" w:hAnsi="Times New Roman" w:cs="Times New Roman"/>
                <w:color w:val="000000"/>
                <w:sz w:val="21"/>
                <w:szCs w:val="21"/>
              </w:rPr>
            </w:pPr>
            <w:r w:rsidRPr="00EE2910">
              <w:rPr>
                <w:rFonts w:ascii="Times New Roman" w:hAnsi="Times New Roman" w:cs="Times New Roman"/>
                <w:sz w:val="21"/>
                <w:szCs w:val="21"/>
              </w:rPr>
              <w:t>Age, severity of illness, frailty, comorbidity burden</w:t>
            </w:r>
          </w:p>
        </w:tc>
      </w:tr>
      <w:tr w:rsidR="00EE2910" w:rsidRPr="005736C0" w14:paraId="5716D90A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07AFBA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ED41D8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03DC0E" w14:textId="2F9680FA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1DBDBC" w14:textId="3BDEC3EC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049510" w14:textId="6C0F0B0D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creased vs. Normal arousal/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D75064" w14:textId="1827D528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SLA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33F468" w14:textId="605EC8C4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 (1.02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8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33F8B8" w14:textId="020482D1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D99ADD" w14:textId="021B3943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</w:t>
            </w:r>
          </w:p>
        </w:tc>
      </w:tr>
      <w:tr w:rsidR="00EE2910" w:rsidRPr="005736C0" w14:paraId="5F00C4E5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ED707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attention</w:t>
            </w:r>
          </w:p>
        </w:tc>
      </w:tr>
      <w:tr w:rsidR="00EE2910" w:rsidRPr="005736C0" w14:paraId="4E4BE168" w14:textId="77777777" w:rsidTr="00EE2910">
        <w:trPr>
          <w:trHeight w:val="142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8E779C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8F5D28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ellelli 2015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F5BE4C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-hospital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92194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E00D4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6988B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BT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AF02B1" w14:textId="617D9704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6 (2.0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24)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06FFEB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94960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nursing home residence, prior hospitalisation (6-month period), co-morbidity, dementia</w:t>
            </w:r>
          </w:p>
        </w:tc>
      </w:tr>
      <w:tr w:rsidR="00EE2910" w:rsidRPr="005736C0" w14:paraId="08176D0A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133756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3EAEF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ll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CA1F1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-month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171FB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280346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ltered arousal vs. Normal arousal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267FA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DTB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2BA99A" w14:textId="7D1B9C85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8 (0.44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6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16533B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0.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83F9EA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morbidity burden, severity of illness</w:t>
            </w:r>
          </w:p>
        </w:tc>
      </w:tr>
      <w:tr w:rsidR="00EE2910" w:rsidRPr="005736C0" w14:paraId="329CDAB8" w14:textId="77777777" w:rsidTr="00EE2910">
        <w:trPr>
          <w:trHeight w:val="114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BEC2BF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41D00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well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D5C687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rtality at any timepoint</w:t>
            </w:r>
            <w:r w:rsidRPr="005736C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2DEECD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2F2370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6F47FE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-CAM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29BFFA" w14:textId="3F9DC274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 (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-1.67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B6B87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CF23C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-morbidity burden, pressure sores, severity of illness</w:t>
            </w:r>
          </w:p>
        </w:tc>
      </w:tr>
      <w:tr w:rsidR="00EE2910" w:rsidRPr="005736C0" w14:paraId="272B85F1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7F92B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sorientation</w:t>
            </w:r>
          </w:p>
        </w:tc>
      </w:tr>
      <w:tr w:rsidR="00EE2910" w:rsidRPr="005736C0" w14:paraId="3311CC75" w14:textId="77777777" w:rsidTr="00EE2910">
        <w:trPr>
          <w:trHeight w:val="142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E28C5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2EEC9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ellelli 2015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36A987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-hospital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128FFC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A9EC6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9DECE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BT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856C9C" w14:textId="37FF1501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85 (2.4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10)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A48C8A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06B51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nursing home residence, prior hospitalisation (6-month period), co-morbidity, dementia</w:t>
            </w:r>
          </w:p>
        </w:tc>
      </w:tr>
      <w:tr w:rsidR="00EE2910" w:rsidRPr="005736C0" w14:paraId="652B6B55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DD69AA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mory deficits</w:t>
            </w:r>
          </w:p>
        </w:tc>
      </w:tr>
      <w:tr w:rsidR="00EE2910" w:rsidRPr="005736C0" w14:paraId="7E4E323E" w14:textId="77777777" w:rsidTr="00EE2910">
        <w:trPr>
          <w:trHeight w:val="142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C18E25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76FB5C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ellelli 2015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95AAB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-hospital mortality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26A4B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4B436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243D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BT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61B990" w14:textId="78EC973E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2 (1.33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39)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8D26E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4DAF6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nursing home residence, prior hospitalisation (6-month period), co-morbidity, dementia</w:t>
            </w:r>
          </w:p>
        </w:tc>
      </w:tr>
      <w:tr w:rsidR="00EE2910" w:rsidRPr="005736C0" w14:paraId="7381ACDA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EA6717" w14:textId="4604DAF8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sorganised thought</w:t>
            </w:r>
          </w:p>
        </w:tc>
      </w:tr>
      <w:tr w:rsidR="00EE2910" w:rsidRPr="005736C0" w14:paraId="15A86BFF" w14:textId="77777777" w:rsidTr="00EE2910">
        <w:trPr>
          <w:trHeight w:val="86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11CAF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46383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well 2018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7A397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rtality at any timepoint</w:t>
            </w:r>
            <w:r w:rsidRPr="005736C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7BE399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R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740D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delirium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E82C6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-CAM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4B882C" w14:textId="5876AFA8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2 (1.05</w:t>
            </w:r>
            <w:r w:rsidR="003C394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2)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B3DA33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C6A4AE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ge, sex, co-morbidity burden, pressure sores, severity of illness</w:t>
            </w:r>
          </w:p>
        </w:tc>
      </w:tr>
      <w:tr w:rsidR="00EE2910" w:rsidRPr="005736C0" w14:paraId="3CD13DCE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3E5BB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sychotic features (hallucinations and delusions)</w:t>
            </w:r>
          </w:p>
        </w:tc>
      </w:tr>
      <w:tr w:rsidR="00EE2910" w:rsidRPr="005736C0" w14:paraId="2FEDA390" w14:textId="77777777" w:rsidTr="00EE2910">
        <w:trPr>
          <w:trHeight w:val="58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3CDFE0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657EA0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studies available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78955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⁃ 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1C471E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E0F714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⁃ 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3A869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10ACD2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C2C4B1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0069F4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</w:tr>
      <w:tr w:rsidR="00EE2910" w:rsidRPr="005736C0" w14:paraId="3FC3DE25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890B2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isuospatial deficits</w:t>
            </w:r>
          </w:p>
        </w:tc>
      </w:tr>
      <w:tr w:rsidR="00EE2910" w:rsidRPr="005736C0" w14:paraId="10C9AFAF" w14:textId="77777777" w:rsidTr="00EE2910">
        <w:trPr>
          <w:trHeight w:val="62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2E1758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26601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studies available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5028CD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3A24CD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A2AEA2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122E62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8A1B8C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4FC1AC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C5A7F8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</w:tr>
      <w:tr w:rsidR="00EE2910" w:rsidRPr="005736C0" w14:paraId="68667C6E" w14:textId="77777777" w:rsidTr="004219A5">
        <w:trPr>
          <w:trHeight w:val="340"/>
        </w:trPr>
        <w:tc>
          <w:tcPr>
            <w:tcW w:w="5000" w:type="pct"/>
            <w:gridSpan w:val="9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659734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ffective disturbances</w:t>
            </w:r>
          </w:p>
        </w:tc>
      </w:tr>
      <w:tr w:rsidR="00EE2910" w:rsidRPr="005736C0" w14:paraId="09872640" w14:textId="77777777" w:rsidTr="00EE2910">
        <w:trPr>
          <w:trHeight w:val="580"/>
        </w:trPr>
        <w:tc>
          <w:tcPr>
            <w:tcW w:w="40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0804C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06B281" w14:textId="77777777" w:rsidR="00EE2910" w:rsidRPr="005736C0" w:rsidRDefault="00EE2910" w:rsidP="00EE291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studies available</w:t>
            </w:r>
          </w:p>
        </w:tc>
        <w:tc>
          <w:tcPr>
            <w:tcW w:w="5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FB0954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2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A1CF21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76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940952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41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364A95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⁃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D80E05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4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9EB220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  <w:tc>
          <w:tcPr>
            <w:tcW w:w="113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46D6F" w14:textId="77777777" w:rsidR="00EE2910" w:rsidRPr="005736C0" w:rsidRDefault="00EE2910" w:rsidP="00EE291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36C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⁃</w:t>
            </w:r>
          </w:p>
        </w:tc>
      </w:tr>
    </w:tbl>
    <w:p w14:paraId="60E7B255" w14:textId="39A52C11" w:rsidR="005736C0" w:rsidRPr="005736C0" w:rsidRDefault="005736C0" w:rsidP="005736C0">
      <w:pPr>
        <w:adjustRightInd w:val="0"/>
        <w:spacing w:line="480" w:lineRule="auto"/>
        <w:rPr>
          <w:iCs/>
        </w:rPr>
      </w:pPr>
      <w:r w:rsidRPr="005736C0">
        <w:rPr>
          <w:rFonts w:ascii="Times New Roman" w:hAnsi="Times New Roman" w:cs="Times New Roman"/>
          <w:i/>
        </w:rPr>
        <w:t>Notes:</w:t>
      </w:r>
      <w:r w:rsidRPr="005736C0">
        <w:rPr>
          <w:rFonts w:ascii="Times New Roman" w:hAnsi="Times New Roman" w:cs="Times New Roman"/>
        </w:rPr>
        <w:t xml:space="preserve"> HR = hazard ratio; OR = odds ratio; CI = confidence interval; </w:t>
      </w:r>
      <w:r w:rsidR="00EE2910" w:rsidRPr="005736C0">
        <w:rPr>
          <w:rFonts w:ascii="Times New Roman" w:hAnsi="Times New Roman" w:cs="Times New Roman"/>
        </w:rPr>
        <w:t xml:space="preserve">GCS: Glasgow Coma Scale; RASS: Richmond Agitation-Sedation Scale; OSLA: Observational Scale of Level of Arousal; s-CAM: short Confusion Assessment Method; SBT: Short Blessed Test; EDTB: Edinburgh </w:t>
      </w:r>
      <w:r w:rsidR="00EE2910" w:rsidRPr="005736C0">
        <w:rPr>
          <w:rFonts w:ascii="Times New Roman" w:hAnsi="Times New Roman" w:cs="Times New Roman"/>
        </w:rPr>
        <w:lastRenderedPageBreak/>
        <w:t>Delirium Test Box</w:t>
      </w:r>
      <w:r w:rsidR="00EE2910">
        <w:rPr>
          <w:rFonts w:ascii="Times New Roman" w:hAnsi="Times New Roman" w:cs="Times New Roman"/>
        </w:rPr>
        <w:t>.</w:t>
      </w:r>
      <w:r w:rsidRPr="005736C0">
        <w:rPr>
          <w:rFonts w:ascii="Times New Roman" w:hAnsi="Times New Roman" w:cs="Times New Roman"/>
        </w:rPr>
        <w:t xml:space="preserve">  </w:t>
      </w:r>
      <w:r w:rsidRPr="005736C0">
        <w:rPr>
          <w:rFonts w:ascii="Times New Roman" w:hAnsi="Times New Roman" w:cs="Times New Roman"/>
          <w:vertAlign w:val="superscript"/>
        </w:rPr>
        <w:t xml:space="preserve">a </w:t>
      </w:r>
      <w:r w:rsidRPr="005736C0">
        <w:rPr>
          <w:rFonts w:ascii="Times New Roman" w:hAnsi="Times New Roman" w:cs="Times New Roman"/>
        </w:rPr>
        <w:t xml:space="preserve">Death was flagged by the UK Office of National Statistics and certified by a death certificate. </w:t>
      </w:r>
      <w:r w:rsidRPr="005736C0">
        <w:rPr>
          <w:rFonts w:ascii="Times New Roman" w:hAnsi="Times New Roman" w:cs="Times New Roman"/>
          <w:vertAlign w:val="superscript"/>
        </w:rPr>
        <w:t xml:space="preserve">b </w:t>
      </w:r>
      <w:r w:rsidRPr="005736C0">
        <w:rPr>
          <w:rFonts w:ascii="Times New Roman" w:hAnsi="Times New Roman" w:cs="Times New Roman"/>
        </w:rPr>
        <w:t xml:space="preserve">OR statistics were obtained from authors. </w:t>
      </w:r>
      <w:r w:rsidR="00EE2910">
        <w:rPr>
          <w:rFonts w:ascii="Times New Roman" w:hAnsi="Times New Roman" w:cs="Times New Roman"/>
          <w:vertAlign w:val="superscript"/>
        </w:rPr>
        <w:t>c</w:t>
      </w:r>
      <w:r w:rsidRPr="005736C0">
        <w:rPr>
          <w:rFonts w:ascii="Times New Roman" w:hAnsi="Times New Roman" w:cs="Times New Roman"/>
          <w:vertAlign w:val="superscript"/>
        </w:rPr>
        <w:t xml:space="preserve"> </w:t>
      </w:r>
      <w:r w:rsidRPr="005736C0">
        <w:rPr>
          <w:rFonts w:ascii="Times New Roman" w:hAnsi="Times New Roman" w:cs="Times New Roman"/>
        </w:rPr>
        <w:t xml:space="preserve">Data extracted from Han </w:t>
      </w:r>
      <w:r w:rsidRPr="005736C0">
        <w:rPr>
          <w:rFonts w:ascii="Times New Roman" w:hAnsi="Times New Roman" w:cs="Times New Roman"/>
          <w:i/>
        </w:rPr>
        <w:t>et. al</w:t>
      </w:r>
      <w:r w:rsidRPr="005736C0">
        <w:rPr>
          <w:rFonts w:ascii="Times New Roman" w:hAnsi="Times New Roman" w:cs="Times New Roman"/>
        </w:rPr>
        <w:t xml:space="preserve"> 2014 </w:t>
      </w:r>
      <w:r w:rsidRPr="005736C0">
        <w:rPr>
          <w:rFonts w:ascii="Times New Roman" w:hAnsi="Times New Roman" w:cs="Times New Roman"/>
        </w:rPr>
        <w:fldChar w:fldCharType="begin"/>
      </w:r>
      <w:r w:rsidR="00F271F8">
        <w:rPr>
          <w:rFonts w:ascii="Times New Roman" w:hAnsi="Times New Roman" w:cs="Times New Roman"/>
        </w:rPr>
        <w:instrText xml:space="preserve"> ADDIN EN.CITE &lt;EndNote&gt;&lt;Cite&gt;&lt;Author&gt;Han&lt;/Author&gt;&lt;Year&gt;2014&lt;/Year&gt;&lt;RecNum&gt;759&lt;/RecNum&gt;&lt;DisplayText&gt;[1]&lt;/DisplayText&gt;&lt;record&gt;&lt;rec-number&gt;759&lt;/rec-number&gt;&lt;foreign-keys&gt;&lt;key app="EN" db-id="r2srsfrdn2xdaoexa9rp9t5ftepp9xtdv0x9" timestamp="1501853004"&gt;759&lt;/key&gt;&lt;/foreign-keys&gt;&lt;ref-type name="Journal Article"&gt;17&lt;/ref-type&gt;&lt;contributors&gt;&lt;authors&gt;&lt;author&gt;Han, J. H.&lt;/author&gt;&lt;author&gt;Vasilevskis, E. E.&lt;/author&gt;&lt;author&gt;Shintani, A.&lt;/author&gt;&lt;author&gt;Graves, A. J.&lt;/author&gt;&lt;author&gt;Schnelle, J. F.&lt;/author&gt;&lt;author&gt;Dittus, R. S.&lt;/author&gt;&lt;author&gt;Powers, J. S.&lt;/author&gt;&lt;author&gt;Wilson, A.&lt;/author&gt;&lt;author&gt;Storrow, A. B.&lt;/author&gt;&lt;author&gt;Ely, E. W.&lt;/author&gt;&lt;/authors&gt;&lt;/contributors&gt;&lt;auth-address&gt;Center for Quality Aging, Vanderbilt University School of Medicine, Nashville, Tennessee; Department of Emergency Medicine, Vanderbilt University School of Medicine, Nashville, Tennessee.&lt;/auth-address&gt;&lt;titles&gt;&lt;title&gt;Impaired arousal at initial presentation predicts 6-month mortality: an analysis of 1084 acutely ill older patients&lt;/title&gt;&lt;secondary-title&gt;J Hosp Med&lt;/secondary-title&gt;&lt;/titles&gt;&lt;periodical&gt;&lt;full-title&gt;J Hosp Med&lt;/full-title&gt;&lt;/periodical&gt;&lt;pages&gt;772-8&lt;/pages&gt;&lt;volume&gt;9&lt;/volume&gt;&lt;number&gt;12&lt;/number&gt;&lt;edition&gt;2014/10/30&lt;/edition&gt;&lt;keywords&gt;&lt;keyword&gt;Acute Disease&lt;/keyword&gt;&lt;keyword&gt;Aged&lt;/keyword&gt;&lt;keyword&gt;Aged, 80 and over&lt;/keyword&gt;&lt;keyword&gt;*Arousal&lt;/keyword&gt;&lt;keyword&gt;Cohort Studies&lt;/keyword&gt;&lt;keyword&gt;Emergency Medical Services/*trends&lt;/keyword&gt;&lt;keyword&gt;Female&lt;/keyword&gt;&lt;keyword&gt;Humans&lt;/keyword&gt;&lt;keyword&gt;Male&lt;/keyword&gt;&lt;keyword&gt;Mortality/*trends&lt;/keyword&gt;&lt;keyword&gt;Predictive Value of Tests&lt;/keyword&gt;&lt;keyword&gt;Prospective Studies&lt;/keyword&gt;&lt;/keywords&gt;&lt;dates&gt;&lt;year&gt;2014&lt;/year&gt;&lt;pub-dates&gt;&lt;date&gt;Dec&lt;/date&gt;&lt;/pub-dates&gt;&lt;/dates&gt;&lt;isbn&gt;1553-5606 (Electronic)&amp;#xD;1553-5592 (Linking)&lt;/isbn&gt;&lt;accession-num&gt;25352356&lt;/accession-num&gt;&lt;urls&gt;&lt;related-urls&gt;&lt;url&gt;https://www.ncbi.nlm.nih.gov/pubmed/25352356&lt;/url&gt;&lt;/related-urls&gt;&lt;/urls&gt;&lt;custom2&gt;PMC4326096&lt;/custom2&gt;&lt;electronic-resource-num&gt;10.1002/jhm.2276&lt;/electronic-resource-num&gt;&lt;/record&gt;&lt;/Cite&gt;&lt;/EndNote&gt;</w:instrText>
      </w:r>
      <w:r w:rsidRPr="005736C0">
        <w:rPr>
          <w:rFonts w:ascii="Times New Roman" w:hAnsi="Times New Roman" w:cs="Times New Roman"/>
        </w:rPr>
        <w:fldChar w:fldCharType="separate"/>
      </w:r>
      <w:r w:rsidR="00F271F8">
        <w:rPr>
          <w:rFonts w:ascii="Times New Roman" w:hAnsi="Times New Roman" w:cs="Times New Roman"/>
          <w:noProof/>
        </w:rPr>
        <w:t>[1]</w:t>
      </w:r>
      <w:r w:rsidRPr="005736C0">
        <w:rPr>
          <w:rFonts w:ascii="Times New Roman" w:hAnsi="Times New Roman" w:cs="Times New Roman"/>
        </w:rPr>
        <w:fldChar w:fldCharType="end"/>
      </w:r>
      <w:r w:rsidRPr="005736C0">
        <w:rPr>
          <w:rFonts w:ascii="Times New Roman" w:hAnsi="Times New Roman" w:cs="Times New Roman"/>
        </w:rPr>
        <w:t xml:space="preserve"> (article reports the same cohort as Han </w:t>
      </w:r>
      <w:r w:rsidRPr="005736C0">
        <w:rPr>
          <w:rFonts w:ascii="Times New Roman" w:hAnsi="Times New Roman" w:cs="Times New Roman"/>
          <w:i/>
        </w:rPr>
        <w:t>et al</w:t>
      </w:r>
      <w:r w:rsidRPr="005736C0">
        <w:rPr>
          <w:rFonts w:ascii="Times New Roman" w:hAnsi="Times New Roman" w:cs="Times New Roman"/>
        </w:rPr>
        <w:t xml:space="preserve">. 2017 </w:t>
      </w:r>
      <w:r w:rsidRPr="005736C0">
        <w:rPr>
          <w:rFonts w:ascii="Times New Roman" w:hAnsi="Times New Roman" w:cs="Times New Roman"/>
        </w:rPr>
        <w:fldChar w:fldCharType="begin">
          <w:fldData xml:space="preserve">PEVuZE5vdGU+PENpdGU+PEF1dGhvcj5IYW48L0F1dGhvcj48WWVhcj4yMDE3PC9ZZWFyPjxSZWNO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</w:fldData>
        </w:fldChar>
      </w:r>
      <w:r w:rsidR="00F271F8">
        <w:rPr>
          <w:rFonts w:ascii="Times New Roman" w:hAnsi="Times New Roman" w:cs="Times New Roman"/>
        </w:rPr>
        <w:instrText xml:space="preserve"> ADDIN EN.CITE </w:instrText>
      </w:r>
      <w:r w:rsidR="00F271F8">
        <w:rPr>
          <w:rFonts w:ascii="Times New Roman" w:hAnsi="Times New Roman" w:cs="Times New Roman"/>
        </w:rPr>
        <w:fldChar w:fldCharType="begin">
          <w:fldData xml:space="preserve">PEVuZE5vdGU+PENpdGU+PEF1dGhvcj5IYW48L0F1dGhvcj48WWVhcj4yMDE3PC9ZZWFyPjxSZWNO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</w:fldData>
        </w:fldChar>
      </w:r>
      <w:r w:rsidR="00F271F8">
        <w:rPr>
          <w:rFonts w:ascii="Times New Roman" w:hAnsi="Times New Roman" w:cs="Times New Roman"/>
        </w:rPr>
        <w:instrText xml:space="preserve"> ADDIN EN.CITE.DATA </w:instrText>
      </w:r>
      <w:r w:rsidR="00F271F8">
        <w:rPr>
          <w:rFonts w:ascii="Times New Roman" w:hAnsi="Times New Roman" w:cs="Times New Roman"/>
        </w:rPr>
      </w:r>
      <w:r w:rsidR="00F271F8">
        <w:rPr>
          <w:rFonts w:ascii="Times New Roman" w:hAnsi="Times New Roman" w:cs="Times New Roman"/>
        </w:rPr>
        <w:fldChar w:fldCharType="end"/>
      </w:r>
      <w:r w:rsidRPr="005736C0">
        <w:rPr>
          <w:rFonts w:ascii="Times New Roman" w:hAnsi="Times New Roman" w:cs="Times New Roman"/>
        </w:rPr>
      </w:r>
      <w:r w:rsidRPr="005736C0">
        <w:rPr>
          <w:rFonts w:ascii="Times New Roman" w:hAnsi="Times New Roman" w:cs="Times New Roman"/>
        </w:rPr>
        <w:fldChar w:fldCharType="separate"/>
      </w:r>
      <w:r w:rsidR="00F271F8">
        <w:rPr>
          <w:rFonts w:ascii="Times New Roman" w:hAnsi="Times New Roman" w:cs="Times New Roman"/>
          <w:noProof/>
        </w:rPr>
        <w:t>[2]</w:t>
      </w:r>
      <w:r w:rsidRPr="005736C0">
        <w:rPr>
          <w:rFonts w:ascii="Times New Roman" w:hAnsi="Times New Roman" w:cs="Times New Roman"/>
        </w:rPr>
        <w:fldChar w:fldCharType="end"/>
      </w:r>
      <w:r w:rsidRPr="005736C0">
        <w:rPr>
          <w:rFonts w:ascii="Times New Roman" w:hAnsi="Times New Roman" w:cs="Times New Roman"/>
        </w:rPr>
        <w:t>).</w:t>
      </w:r>
    </w:p>
    <w:p w14:paraId="3F14FAB9" w14:textId="77777777" w:rsidR="00F271F8" w:rsidRPr="00C012B0" w:rsidRDefault="00F271F8" w:rsidP="00C012B0">
      <w:pPr>
        <w:spacing w:line="480" w:lineRule="auto"/>
        <w:rPr>
          <w:rFonts w:ascii="Times New Roman" w:hAnsi="Times New Roman" w:cs="Times New Roman"/>
        </w:rPr>
      </w:pPr>
    </w:p>
    <w:p w14:paraId="083DF3D2" w14:textId="75D12FC4" w:rsidR="00F271F8" w:rsidRPr="007D55CB" w:rsidRDefault="00C012B0" w:rsidP="00C012B0">
      <w:pPr>
        <w:spacing w:line="480" w:lineRule="auto"/>
        <w:rPr>
          <w:rFonts w:ascii="Times New Roman" w:hAnsi="Times New Roman" w:cs="Times New Roman"/>
          <w:u w:val="single"/>
        </w:rPr>
      </w:pPr>
      <w:r w:rsidRPr="007D55CB">
        <w:rPr>
          <w:rFonts w:ascii="Times New Roman" w:hAnsi="Times New Roman" w:cs="Times New Roman"/>
          <w:u w:val="single"/>
        </w:rPr>
        <w:t>References</w:t>
      </w:r>
    </w:p>
    <w:p w14:paraId="7A7C58DB" w14:textId="52F9CEFE" w:rsidR="003C394F" w:rsidRPr="003C394F" w:rsidRDefault="003C394F" w:rsidP="003C394F">
      <w:pPr>
        <w:spacing w:line="480" w:lineRule="auto"/>
        <w:ind w:left="454" w:hanging="454"/>
        <w:rPr>
          <w:rFonts w:ascii="Times New Roman" w:hAnsi="Times New Roman" w:cs="Times New Roman"/>
          <w:lang w:val="en-US"/>
        </w:rPr>
      </w:pPr>
      <w:r w:rsidRPr="003C394F">
        <w:rPr>
          <w:rFonts w:ascii="Times New Roman" w:hAnsi="Times New Roman" w:cs="Times New Roman"/>
          <w:lang w:val="en-US"/>
        </w:rPr>
        <w:t>1.</w:t>
      </w:r>
      <w:r w:rsidRPr="003C394F">
        <w:rPr>
          <w:rFonts w:ascii="Times New Roman" w:hAnsi="Times New Roman" w:cs="Times New Roman"/>
          <w:lang w:val="en-US"/>
        </w:rPr>
        <w:tab/>
        <w:t xml:space="preserve"> Han JH, </w:t>
      </w:r>
      <w:proofErr w:type="spellStart"/>
      <w:r w:rsidRPr="003C394F">
        <w:rPr>
          <w:rFonts w:ascii="Times New Roman" w:hAnsi="Times New Roman" w:cs="Times New Roman"/>
          <w:lang w:val="en-US"/>
        </w:rPr>
        <w:t>Vasilevskis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EE, </w:t>
      </w:r>
      <w:proofErr w:type="spellStart"/>
      <w:r w:rsidRPr="003C394F">
        <w:rPr>
          <w:rFonts w:ascii="Times New Roman" w:hAnsi="Times New Roman" w:cs="Times New Roman"/>
          <w:lang w:val="en-US"/>
        </w:rPr>
        <w:t>Shintani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A, Graves AJ, </w:t>
      </w:r>
      <w:proofErr w:type="spellStart"/>
      <w:r w:rsidRPr="003C394F">
        <w:rPr>
          <w:rFonts w:ascii="Times New Roman" w:hAnsi="Times New Roman" w:cs="Times New Roman"/>
          <w:lang w:val="en-US"/>
        </w:rPr>
        <w:t>Schnelle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JF, </w:t>
      </w:r>
      <w:proofErr w:type="spellStart"/>
      <w:r w:rsidRPr="003C394F">
        <w:rPr>
          <w:rFonts w:ascii="Times New Roman" w:hAnsi="Times New Roman" w:cs="Times New Roman"/>
          <w:lang w:val="en-US"/>
        </w:rPr>
        <w:t>Dittus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RS, et al. Impaired arousal at initial presentation predicts 6-month </w:t>
      </w:r>
      <w:r>
        <w:rPr>
          <w:rFonts w:ascii="Times New Roman" w:hAnsi="Times New Roman" w:cs="Times New Roman"/>
          <w:lang w:val="en-US"/>
        </w:rPr>
        <w:tab/>
        <w:t xml:space="preserve"> </w:t>
      </w:r>
      <w:r w:rsidRPr="003C394F">
        <w:rPr>
          <w:rFonts w:ascii="Times New Roman" w:hAnsi="Times New Roman" w:cs="Times New Roman"/>
          <w:lang w:val="en-US"/>
        </w:rPr>
        <w:t>mortality: an analysis of 1084 acutely ill older patients. J Hosp Med. 2014;9:772-8.</w:t>
      </w:r>
    </w:p>
    <w:p w14:paraId="5C2C6CFA" w14:textId="0C388336" w:rsidR="007F70FD" w:rsidRDefault="003C394F" w:rsidP="003C394F">
      <w:pPr>
        <w:spacing w:line="480" w:lineRule="auto"/>
        <w:ind w:left="454" w:hanging="454"/>
      </w:pPr>
      <w:r w:rsidRPr="003C394F">
        <w:rPr>
          <w:rFonts w:ascii="Times New Roman" w:hAnsi="Times New Roman" w:cs="Times New Roman"/>
          <w:lang w:val="en-US"/>
        </w:rPr>
        <w:t>2.</w:t>
      </w:r>
      <w:r w:rsidRPr="003C394F">
        <w:rPr>
          <w:rFonts w:ascii="Times New Roman" w:hAnsi="Times New Roman" w:cs="Times New Roman"/>
          <w:lang w:val="en-US"/>
        </w:rPr>
        <w:tab/>
      </w:r>
      <w:r>
        <w:rPr>
          <w:rFonts w:ascii="Times New Roman" w:hAnsi="Times New Roman" w:cs="Times New Roman"/>
          <w:lang w:val="en-US"/>
        </w:rPr>
        <w:t xml:space="preserve"> </w:t>
      </w:r>
      <w:r w:rsidRPr="003C394F">
        <w:rPr>
          <w:rFonts w:ascii="Times New Roman" w:hAnsi="Times New Roman" w:cs="Times New Roman"/>
          <w:lang w:val="en-US"/>
        </w:rPr>
        <w:t xml:space="preserve">Han JH, Brummel NE, Chandrasekhar R, Wilson JE, Liu X, </w:t>
      </w:r>
      <w:proofErr w:type="spellStart"/>
      <w:r w:rsidRPr="003C394F">
        <w:rPr>
          <w:rFonts w:ascii="Times New Roman" w:hAnsi="Times New Roman" w:cs="Times New Roman"/>
          <w:lang w:val="en-US"/>
        </w:rPr>
        <w:t>Vasilevskis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EE, et al. Exploring Delirium's Heterogeneity: Association Between Arousal Subtypes at Initial Presentation and 6-Month Mortality in Older Emergency Department Patients. Am J </w:t>
      </w:r>
      <w:proofErr w:type="spellStart"/>
      <w:r w:rsidRPr="003C394F">
        <w:rPr>
          <w:rFonts w:ascii="Times New Roman" w:hAnsi="Times New Roman" w:cs="Times New Roman"/>
          <w:lang w:val="en-US"/>
        </w:rPr>
        <w:t>Geriatr</w:t>
      </w:r>
      <w:proofErr w:type="spellEnd"/>
      <w:r w:rsidRPr="003C394F">
        <w:rPr>
          <w:rFonts w:ascii="Times New Roman" w:hAnsi="Times New Roman" w:cs="Times New Roman"/>
          <w:lang w:val="en-US"/>
        </w:rPr>
        <w:t xml:space="preserve"> Psychiatry. 2017;25:233-42.</w:t>
      </w:r>
    </w:p>
    <w:sectPr w:rsidR="007F70FD" w:rsidSect="008D456E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F3102A" w14:textId="77777777" w:rsidR="00F7400E" w:rsidRDefault="00F7400E" w:rsidP="0078765C">
      <w:r>
        <w:separator/>
      </w:r>
    </w:p>
  </w:endnote>
  <w:endnote w:type="continuationSeparator" w:id="0">
    <w:p w14:paraId="19C678D0" w14:textId="77777777" w:rsidR="00F7400E" w:rsidRDefault="00F7400E" w:rsidP="007876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436CBA" w14:textId="77777777" w:rsidR="00F7400E" w:rsidRDefault="00F7400E" w:rsidP="0078765C">
      <w:r>
        <w:separator/>
      </w:r>
    </w:p>
  </w:footnote>
  <w:footnote w:type="continuationSeparator" w:id="0">
    <w:p w14:paraId="1FCE0B16" w14:textId="77777777" w:rsidR="00F7400E" w:rsidRDefault="00F7400E" w:rsidP="0078765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A20B8"/>
    <w:rsid w:val="00000476"/>
    <w:rsid w:val="00041866"/>
    <w:rsid w:val="00053A5D"/>
    <w:rsid w:val="0005716E"/>
    <w:rsid w:val="00080A19"/>
    <w:rsid w:val="000A074E"/>
    <w:rsid w:val="000A09B4"/>
    <w:rsid w:val="000A2749"/>
    <w:rsid w:val="000A7D14"/>
    <w:rsid w:val="000C23DD"/>
    <w:rsid w:val="000D5D46"/>
    <w:rsid w:val="000F0539"/>
    <w:rsid w:val="00102B74"/>
    <w:rsid w:val="001039F7"/>
    <w:rsid w:val="00105599"/>
    <w:rsid w:val="00110AD0"/>
    <w:rsid w:val="0011417A"/>
    <w:rsid w:val="00127E7B"/>
    <w:rsid w:val="00135CF2"/>
    <w:rsid w:val="00143D4C"/>
    <w:rsid w:val="00181750"/>
    <w:rsid w:val="00191263"/>
    <w:rsid w:val="00192865"/>
    <w:rsid w:val="001A377A"/>
    <w:rsid w:val="001C4FF1"/>
    <w:rsid w:val="001D0573"/>
    <w:rsid w:val="001D2223"/>
    <w:rsid w:val="001D4654"/>
    <w:rsid w:val="002027F2"/>
    <w:rsid w:val="00204F19"/>
    <w:rsid w:val="0020537C"/>
    <w:rsid w:val="00227061"/>
    <w:rsid w:val="002424D9"/>
    <w:rsid w:val="00265BE0"/>
    <w:rsid w:val="00266FA5"/>
    <w:rsid w:val="002B1245"/>
    <w:rsid w:val="002C054E"/>
    <w:rsid w:val="002C2BE7"/>
    <w:rsid w:val="002E2F87"/>
    <w:rsid w:val="002F1673"/>
    <w:rsid w:val="00302559"/>
    <w:rsid w:val="00316801"/>
    <w:rsid w:val="00336700"/>
    <w:rsid w:val="0035330A"/>
    <w:rsid w:val="00355614"/>
    <w:rsid w:val="003571C8"/>
    <w:rsid w:val="003626B6"/>
    <w:rsid w:val="00393A31"/>
    <w:rsid w:val="003C394F"/>
    <w:rsid w:val="003F1E87"/>
    <w:rsid w:val="00406C8A"/>
    <w:rsid w:val="00434489"/>
    <w:rsid w:val="004357AB"/>
    <w:rsid w:val="0045506A"/>
    <w:rsid w:val="00466AF2"/>
    <w:rsid w:val="004677CD"/>
    <w:rsid w:val="004679A8"/>
    <w:rsid w:val="00477549"/>
    <w:rsid w:val="00490BEF"/>
    <w:rsid w:val="004B7518"/>
    <w:rsid w:val="004C2DCA"/>
    <w:rsid w:val="004F00F8"/>
    <w:rsid w:val="004F0698"/>
    <w:rsid w:val="005320C6"/>
    <w:rsid w:val="00536630"/>
    <w:rsid w:val="00552A9C"/>
    <w:rsid w:val="005736C0"/>
    <w:rsid w:val="00591D67"/>
    <w:rsid w:val="00597F0D"/>
    <w:rsid w:val="005A7AEC"/>
    <w:rsid w:val="005B3D50"/>
    <w:rsid w:val="005D3D4C"/>
    <w:rsid w:val="005D566E"/>
    <w:rsid w:val="005E1CC2"/>
    <w:rsid w:val="005E5505"/>
    <w:rsid w:val="00620D61"/>
    <w:rsid w:val="00633661"/>
    <w:rsid w:val="00633D9F"/>
    <w:rsid w:val="00633EFB"/>
    <w:rsid w:val="006557BE"/>
    <w:rsid w:val="00664003"/>
    <w:rsid w:val="006A5AD3"/>
    <w:rsid w:val="006E1428"/>
    <w:rsid w:val="00732951"/>
    <w:rsid w:val="00735A7B"/>
    <w:rsid w:val="00737735"/>
    <w:rsid w:val="00740EA6"/>
    <w:rsid w:val="00747DD8"/>
    <w:rsid w:val="0075022A"/>
    <w:rsid w:val="00755667"/>
    <w:rsid w:val="00762A05"/>
    <w:rsid w:val="00771551"/>
    <w:rsid w:val="007844CC"/>
    <w:rsid w:val="0078765C"/>
    <w:rsid w:val="007A139B"/>
    <w:rsid w:val="007A3C32"/>
    <w:rsid w:val="007C6AF2"/>
    <w:rsid w:val="007C7B7A"/>
    <w:rsid w:val="007D55CB"/>
    <w:rsid w:val="007E2E44"/>
    <w:rsid w:val="007F70FD"/>
    <w:rsid w:val="008348F0"/>
    <w:rsid w:val="00857D67"/>
    <w:rsid w:val="00867D8B"/>
    <w:rsid w:val="0087000D"/>
    <w:rsid w:val="00873425"/>
    <w:rsid w:val="008753B3"/>
    <w:rsid w:val="0088154E"/>
    <w:rsid w:val="008815F1"/>
    <w:rsid w:val="00882AE7"/>
    <w:rsid w:val="008872D5"/>
    <w:rsid w:val="008A20B8"/>
    <w:rsid w:val="008C22BC"/>
    <w:rsid w:val="008C2F5B"/>
    <w:rsid w:val="008C6A50"/>
    <w:rsid w:val="008D456E"/>
    <w:rsid w:val="008D6F17"/>
    <w:rsid w:val="008E0897"/>
    <w:rsid w:val="00903C9B"/>
    <w:rsid w:val="00921131"/>
    <w:rsid w:val="009319C6"/>
    <w:rsid w:val="00932F40"/>
    <w:rsid w:val="00957718"/>
    <w:rsid w:val="00965292"/>
    <w:rsid w:val="009779EF"/>
    <w:rsid w:val="009912AE"/>
    <w:rsid w:val="00991A83"/>
    <w:rsid w:val="00992A4B"/>
    <w:rsid w:val="009B1FFE"/>
    <w:rsid w:val="009B2136"/>
    <w:rsid w:val="009B345C"/>
    <w:rsid w:val="009B7DD0"/>
    <w:rsid w:val="009C0872"/>
    <w:rsid w:val="009E5C7C"/>
    <w:rsid w:val="009F1A9C"/>
    <w:rsid w:val="009F7ABE"/>
    <w:rsid w:val="00A11EF4"/>
    <w:rsid w:val="00A17D30"/>
    <w:rsid w:val="00A24E06"/>
    <w:rsid w:val="00A26C37"/>
    <w:rsid w:val="00A35EBB"/>
    <w:rsid w:val="00A64AFA"/>
    <w:rsid w:val="00A66C44"/>
    <w:rsid w:val="00A745F2"/>
    <w:rsid w:val="00A80EBD"/>
    <w:rsid w:val="00A83820"/>
    <w:rsid w:val="00A864D9"/>
    <w:rsid w:val="00AA3371"/>
    <w:rsid w:val="00AA6907"/>
    <w:rsid w:val="00AC07F2"/>
    <w:rsid w:val="00AE0F35"/>
    <w:rsid w:val="00AE287D"/>
    <w:rsid w:val="00AE7DAE"/>
    <w:rsid w:val="00B16362"/>
    <w:rsid w:val="00B163FC"/>
    <w:rsid w:val="00B22837"/>
    <w:rsid w:val="00B378AE"/>
    <w:rsid w:val="00B662CE"/>
    <w:rsid w:val="00B709B3"/>
    <w:rsid w:val="00B72B85"/>
    <w:rsid w:val="00B77B68"/>
    <w:rsid w:val="00BF000E"/>
    <w:rsid w:val="00C012B0"/>
    <w:rsid w:val="00C04F2A"/>
    <w:rsid w:val="00C32002"/>
    <w:rsid w:val="00C37B6C"/>
    <w:rsid w:val="00C97785"/>
    <w:rsid w:val="00CA1929"/>
    <w:rsid w:val="00CC164D"/>
    <w:rsid w:val="00CC62B7"/>
    <w:rsid w:val="00CD2838"/>
    <w:rsid w:val="00CD7DC3"/>
    <w:rsid w:val="00CF3BBB"/>
    <w:rsid w:val="00D177C6"/>
    <w:rsid w:val="00D2565F"/>
    <w:rsid w:val="00D361EC"/>
    <w:rsid w:val="00D63677"/>
    <w:rsid w:val="00D6651B"/>
    <w:rsid w:val="00D71B07"/>
    <w:rsid w:val="00D80110"/>
    <w:rsid w:val="00D90A7D"/>
    <w:rsid w:val="00D93BB7"/>
    <w:rsid w:val="00DA3FF0"/>
    <w:rsid w:val="00DA5A99"/>
    <w:rsid w:val="00DB13FA"/>
    <w:rsid w:val="00DD00D5"/>
    <w:rsid w:val="00DD062B"/>
    <w:rsid w:val="00DD181A"/>
    <w:rsid w:val="00DD7C69"/>
    <w:rsid w:val="00DE12C2"/>
    <w:rsid w:val="00E1349E"/>
    <w:rsid w:val="00E40E37"/>
    <w:rsid w:val="00E46C8A"/>
    <w:rsid w:val="00E50072"/>
    <w:rsid w:val="00E575A4"/>
    <w:rsid w:val="00E664EB"/>
    <w:rsid w:val="00E84AB3"/>
    <w:rsid w:val="00ED26D1"/>
    <w:rsid w:val="00EE2910"/>
    <w:rsid w:val="00EF1A35"/>
    <w:rsid w:val="00F011A0"/>
    <w:rsid w:val="00F055FE"/>
    <w:rsid w:val="00F271F8"/>
    <w:rsid w:val="00F5116D"/>
    <w:rsid w:val="00F652F7"/>
    <w:rsid w:val="00F67A34"/>
    <w:rsid w:val="00F7400E"/>
    <w:rsid w:val="00F759AD"/>
    <w:rsid w:val="00FA0858"/>
    <w:rsid w:val="00FB5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70C3F8"/>
  <w15:chartTrackingRefBased/>
  <w15:docId w15:val="{D87B1A31-08A6-0042-9E0E-5C272E62B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8765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8765C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78765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765C"/>
    <w:rPr>
      <w:rFonts w:eastAsiaTheme="minorEastAsia"/>
    </w:rPr>
  </w:style>
  <w:style w:type="paragraph" w:styleId="Caption">
    <w:name w:val="caption"/>
    <w:basedOn w:val="Normal"/>
    <w:next w:val="Normal"/>
    <w:uiPriority w:val="35"/>
    <w:unhideWhenUsed/>
    <w:qFormat/>
    <w:rsid w:val="0078765C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556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5566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55667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56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5667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566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667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92A4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2A4B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2A4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2A4B"/>
    <w:rPr>
      <w:rFonts w:ascii="Calibri" w:eastAsiaTheme="minorEastAsia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73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C213B9D-7A10-E047-9569-CAEB2F9F39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5</Pages>
  <Words>1085</Words>
  <Characters>619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EGES Zoe</dc:creator>
  <cp:keywords/>
  <dc:description/>
  <cp:lastModifiedBy>TIEGES Zoe</cp:lastModifiedBy>
  <cp:revision>13</cp:revision>
  <dcterms:created xsi:type="dcterms:W3CDTF">2019-07-03T21:14:00Z</dcterms:created>
  <dcterms:modified xsi:type="dcterms:W3CDTF">2020-11-24T19:19:00Z</dcterms:modified>
</cp:coreProperties>
</file>